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r>
        <w:rPr>
          <w:rFonts w:ascii="Times New Roman" w:hAnsi="Times New Roman" w:cs="Times New Roman"/>
          <w:sz w:val="24"/>
          <w:szCs w:val="24"/>
        </w:rPr>
        <w:t>Gorordo Ave., Lahug,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Prof. Demelo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r w:rsidR="00F45B6B" w:rsidRPr="00647454">
        <w:rPr>
          <w:rFonts w:ascii="Times New Roman" w:hAnsi="Times New Roman" w:cs="Times New Roman"/>
          <w:sz w:val="24"/>
          <w:szCs w:val="24"/>
        </w:rPr>
        <w:t>is</w:t>
      </w:r>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Hongkong-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1FFAF222" wp14:editId="7927B8AC">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Fig. 1.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03E492C7" wp14:editId="72DF8C2B">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 xml:space="preserve">Fig. 2.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0"/>
                <w:szCs w:val="24"/>
              </w:rPr>
              <w:t>procedures</w:t>
            </w:r>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a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misstatement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lower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s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characteristics.</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population.</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opulation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3.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Balmori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ctor of the following use cases is basically an accountant, specifically, an auditor.</w:t>
      </w:r>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Invalid Username – If the username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Invalid Password – If the password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Invalid Username and Password – If the username and password entered are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w:t>
      </w:r>
      <w:r w:rsidRPr="00074922">
        <w:rPr>
          <w:rFonts w:ascii="Times New Roman" w:hAnsi="Times New Roman" w:cs="Times New Roman"/>
          <w:sz w:val="24"/>
          <w:szCs w:val="24"/>
        </w:rPr>
        <w:lastRenderedPageBreak/>
        <w:t>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s_Info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lnam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nam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mnam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bdat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_Account</w:t>
      </w:r>
      <w:r w:rsidR="00223C4E">
        <w:rPr>
          <w:rFonts w:ascii="Times New Roman" w:hAnsi="Times New Roman" w:cs="Times New Roman"/>
          <w:sz w:val="24"/>
          <w:szCs w:val="24"/>
        </w:rPr>
        <w:t>s</w:t>
      </w:r>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Company_Info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license_no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Locations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ocument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typ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file_extension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Types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reated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modified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accessed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hecksum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_Details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nit_pric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_Sampl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date_sent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received</w:t>
      </w:r>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date_confirmed</w:t>
      </w:r>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w:t>
      </w:r>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t</w:t>
      </w:r>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 xml:space="preserve">System_Audit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rans_dat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ccount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b/>
        <w:t>The relationships among the abovementioned activities are shown in the Entity-Relationship Diagram (ERD) in Fig. __ below.</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115073" wp14:editId="044804CD">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r>
        <w:rPr>
          <w:rFonts w:ascii="Times New Roman" w:hAnsi="Times New Roman" w:cs="Times New Roman"/>
          <w:i/>
          <w:sz w:val="24"/>
          <w:szCs w:val="24"/>
        </w:rPr>
        <w:t>Fig.</w:t>
      </w:r>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 xml:space="preserve">copy them into a temporary folder. These cloned files will be the basis </w:t>
      </w:r>
      <w:r w:rsidR="00190C6A">
        <w:rPr>
          <w:rFonts w:ascii="Times New Roman" w:hAnsi="Times New Roman" w:cs="Times New Roman"/>
          <w:sz w:val="24"/>
          <w:szCs w:val="24"/>
        </w:rPr>
        <w:lastRenderedPageBreak/>
        <w:t>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 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w:t>
      </w:r>
      <w:r>
        <w:rPr>
          <w:rFonts w:ascii="Times New Roman" w:hAnsi="Times New Roman" w:cs="Times New Roman"/>
          <w:sz w:val="24"/>
          <w:szCs w:val="24"/>
        </w:rPr>
        <w:t>s</w:t>
      </w:r>
      <w:r w:rsidR="00F11114">
        <w:rPr>
          <w:rFonts w:ascii="Times New Roman" w:hAnsi="Times New Roman" w:cs="Times New Roman"/>
          <w:sz w:val="24"/>
          <w:szCs w:val="24"/>
        </w:rPr>
        <w:t xml:space="preserv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flow of the GUIs and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CodeIgniter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r w:rsidR="00236145" w:rsidRPr="00236145">
        <w:rPr>
          <w:rFonts w:ascii="Times New Roman" w:hAnsi="Times New Roman" w:cs="Times New Roman"/>
          <w:sz w:val="24"/>
          <w:szCs w:val="24"/>
        </w:rPr>
        <w:t>Trygve Reenskaug</w:t>
      </w:r>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Agil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Bootrstap is a front-end toolkit which is a collection of HTML, CSS (Cascading Style Sheets) and JS (Javascript) conventions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59ECE8B7" wp14:editId="70A88FD1">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 xml:space="preserve">Fig. </w:t>
      </w:r>
      <w:r w:rsidR="006917E9">
        <w:rPr>
          <w:rFonts w:ascii="Times New Roman" w:hAnsi="Times New Roman" w:cs="Times New Roman"/>
          <w:i/>
          <w:sz w:val="24"/>
          <w:szCs w:val="24"/>
        </w:rPr>
        <w:t>3.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lastRenderedPageBreak/>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Frontline SMS is an open-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gt;&lt;space&gt;&lt;Yes or No&gt;</w:t>
      </w:r>
    </w:p>
    <w:p w:rsidR="001421C8" w:rsidRDefault="000A6583"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944F56">
        <w:rPr>
          <w:rFonts w:ascii="Times New Roman" w:hAnsi="Times New Roman" w:cs="Times New Roman"/>
          <w:sz w:val="24"/>
          <w:szCs w:val="24"/>
        </w:rPr>
        <w:t>herein</w:t>
      </w:r>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oon as the confirmation reply (in correct syntax) has been received by the system, an alert dialog pops up prompting the user that the person/entity involved has replied. The dialog gives the user two options: (1) ignore the message but the alert dialog keeps on popping up everytim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the end of each trail, the system automatically generates the summary of the trail composed of a diagram that shows the trail itself and the results of the sub-processes </w:t>
      </w:r>
      <w:r>
        <w:rPr>
          <w:rFonts w:ascii="Times New Roman" w:hAnsi="Times New Roman" w:cs="Times New Roman"/>
          <w:sz w:val="24"/>
          <w:szCs w:val="24"/>
        </w:rPr>
        <w:lastRenderedPageBreak/>
        <w:t>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r w:rsidR="000B1D48">
        <w:rPr>
          <w:rFonts w:ascii="Times New Roman" w:hAnsi="Times New Roman" w:cs="Times New Roman"/>
          <w:i/>
          <w:sz w:val="24"/>
          <w:szCs w:val="24"/>
        </w:rPr>
        <w:t>transactions_sample</w:t>
      </w:r>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32]"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B8597A" w:rsidRPr="00B8597A">
        <w:rPr>
          <w:rFonts w:ascii="Times New Roman" w:hAnsi="Times New Roman" w:cs="Times New Roman"/>
          <w:noProof/>
          <w:sz w:val="24"/>
          <w:szCs w:val="24"/>
        </w:rPr>
        <w:t>[32]</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 xml:space="preserve">wher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population</w:t>
      </w:r>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termined, the sample is selected randomly using the RAND()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0B1D48">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RAND() LIMIT </w:t>
      </w:r>
      <w:r>
        <w:rPr>
          <w:rFonts w:ascii="Courier New" w:hAnsi="Courier New" w:cs="Courier New"/>
          <w:b/>
          <w:szCs w:val="24"/>
        </w:rPr>
        <w:t>sample_size</w:t>
      </w:r>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p>
    <w:p w:rsidR="00802FF3" w:rsidRDefault="00802FF3" w:rsidP="00190DFB">
      <w:pPr>
        <w:pStyle w:val="ListParagraph"/>
        <w:spacing w:line="480" w:lineRule="auto"/>
        <w:ind w:firstLine="720"/>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tegration Testing</w:t>
      </w:r>
    </w:p>
    <w:p w:rsidR="00190DFB" w:rsidRP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raphical User Interface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UI Testing checks if the GUI components behave correctly.</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Pr="00802FF3"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w:t>
      </w:r>
      <w:r w:rsidR="00CD4D08">
        <w:rPr>
          <w:rFonts w:ascii="Times New Roman" w:eastAsiaTheme="minorEastAsia" w:hAnsi="Times New Roman" w:cs="Times New Roman"/>
          <w:sz w:val="24"/>
          <w:szCs w:val="24"/>
        </w:rPr>
        <w:lastRenderedPageBreak/>
        <w:t>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these user-testers, the deployment</w:t>
      </w:r>
      <w:r>
        <w:rPr>
          <w:rFonts w:ascii="Times New Roman" w:eastAsiaTheme="minorEastAsia" w:hAnsi="Times New Roman" w:cs="Times New Roman"/>
          <w:sz w:val="24"/>
          <w:szCs w:val="24"/>
        </w:rPr>
        <w:t xml:space="preserve"> testing procedure</w:t>
      </w:r>
      <w:r>
        <w:rPr>
          <w:rFonts w:ascii="Times New Roman" w:eastAsiaTheme="minorEastAsia" w:hAnsi="Times New Roman" w:cs="Times New Roman"/>
          <w:sz w:val="24"/>
          <w:szCs w:val="24"/>
        </w:rPr>
        <w:t xml:space="preserve"> was done to</w:t>
      </w:r>
      <w:r>
        <w:rPr>
          <w:rFonts w:ascii="Times New Roman" w:eastAsiaTheme="minorEastAsia" w:hAnsi="Times New Roman" w:cs="Times New Roman"/>
          <w:sz w:val="24"/>
          <w:szCs w:val="24"/>
        </w:rPr>
        <w:t xml:space="preserve"> test </w:t>
      </w:r>
      <w:r>
        <w:rPr>
          <w:rFonts w:ascii="Times New Roman" w:eastAsiaTheme="minorEastAsia" w:hAnsi="Times New Roman" w:cs="Times New Roman"/>
          <w:sz w:val="24"/>
          <w:szCs w:val="24"/>
        </w:rPr>
        <w:t>the performance of the system</w:t>
      </w:r>
      <w:r w:rsidR="00033DBE">
        <w:rPr>
          <w:rFonts w:ascii="Times New Roman" w:eastAsiaTheme="minorEastAsia" w:hAnsi="Times New Roman" w:cs="Times New Roman"/>
          <w:sz w:val="24"/>
          <w:szCs w:val="24"/>
        </w:rPr>
        <w:t>, that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 xml:space="preserve">and from the income statement (financial statement), they were instructed to trace transactions under five general ledger accounts. Manually, they had to </w:t>
      </w:r>
      <w:r w:rsidR="00E27044">
        <w:rPr>
          <w:rFonts w:ascii="Times New Roman" w:eastAsiaTheme="minorEastAsia" w:hAnsi="Times New Roman" w:cs="Times New Roman"/>
          <w:sz w:val="24"/>
          <w:szCs w:val="24"/>
        </w:rPr>
        <w:t>perform the audit trail once while they had to perform it, twice using the system. This is because the researcher-developer considered that during the first attempt of using the 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 xml:space="preserve">f </w:t>
      </w:r>
      <w:r w:rsidR="00465C93">
        <w:rPr>
          <w:rFonts w:ascii="Times New Roman" w:eastAsiaTheme="minorEastAsia" w:hAnsi="Times New Roman" w:cs="Times New Roman"/>
          <w:sz w:val="24"/>
          <w:szCs w:val="24"/>
        </w:rPr>
        <w:lastRenderedPageBreak/>
        <w:t>their audit trail, the time they spent and the errors they were able to detect were recorded.</w:t>
      </w:r>
    </w:p>
    <w:p w:rsidR="00E27044"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AF79A7" w:rsidP="003A4730">
      <w:pPr>
        <w:pStyle w:val="ListParagraph"/>
        <w:spacing w:line="480" w:lineRule="auto"/>
        <w:ind w:left="1440"/>
        <w:rPr>
          <w:rFonts w:ascii="Times New Roman" w:eastAsiaTheme="minorEastAsia" w:hAnsi="Times New Roman" w:cs="Times New Roman"/>
          <w:sz w:val="24"/>
          <w:szCs w:val="24"/>
        </w:rPr>
      </w:pPr>
      <w:r w:rsidRPr="00AF79A7">
        <w:rPr>
          <w:rFonts w:ascii="Times New Roman" w:eastAsiaTheme="minorEastAsia" w:hAnsi="Times New Roman" w:cs="Times New Roman"/>
          <w:sz w:val="24"/>
          <w:szCs w:val="24"/>
        </w:rPr>
        <w:t xml:space="preserve">Meanwhile, the </w:t>
      </w:r>
      <w:r>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m:t>
          </m:r>
          <m:r>
            <w:rPr>
              <w:rFonts w:ascii="Cambria Math" w:eastAsiaTheme="minorEastAsia" w:hAnsi="Cambria Math" w:cs="Times New Roman"/>
              <w:sz w:val="24"/>
              <w:szCs w:val="24"/>
            </w:rPr>
            <m:t xml:space="preserv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ccuracy</w:t>
      </w:r>
      <w:r>
        <w:rPr>
          <w:rFonts w:ascii="Times New Roman" w:eastAsiaTheme="minorEastAsia" w:hAnsi="Times New Roman" w:cs="Times New Roman"/>
          <w:sz w:val="24"/>
          <w:szCs w:val="24"/>
        </w:rPr>
        <w:t xml:space="preserve">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number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 xml:space="preserve">total number of </w:t>
      </w:r>
      <w:r>
        <w:rPr>
          <w:rFonts w:ascii="Times New Roman" w:eastAsiaTheme="minorEastAsia" w:hAnsi="Times New Roman" w:cs="Times New Roman"/>
          <w:sz w:val="24"/>
          <w:szCs w:val="24"/>
        </w:rPr>
        <w:t>errors</w:t>
      </w:r>
      <w:r>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esting the performance of the system, the user-testers were asked to fill up a questionnaire to measure their acceptance of the system. In this study, Davis’ six-item scaled Technology Acceptance Model (TAM) was used. The questionnaire was divided into three sections: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w:t>
      </w:r>
      <w:r w:rsidR="00095C0E">
        <w:rPr>
          <w:rFonts w:ascii="Times New Roman" w:eastAsiaTheme="minorEastAsia" w:hAnsi="Times New Roman" w:cs="Times New Roman"/>
          <w:sz w:val="24"/>
          <w:szCs w:val="24"/>
        </w:rPr>
        <w:lastRenderedPageBreak/>
        <w:t>(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___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each item</w:t>
      </w:r>
      <w:r w:rsidR="003A4730">
        <w:rPr>
          <w:rFonts w:ascii="Times New Roman" w:eastAsiaTheme="minorEastAsia" w:hAnsi="Times New Roman" w:cs="Times New Roman"/>
          <w:sz w:val="24"/>
          <w:szCs w:val="24"/>
        </w:rPr>
        <w:t xml:space="preserve"> excluding the sixth items</w:t>
      </w:r>
      <w:r>
        <w:rPr>
          <w:rFonts w:ascii="Times New Roman" w:eastAsiaTheme="minorEastAsia" w:hAnsi="Times New Roman" w:cs="Times New Roman"/>
          <w:sz w:val="24"/>
          <w:szCs w:val="24"/>
        </w:rPr>
        <w:t xml:space="preserve">,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p>
    <w:p w:rsidR="003A4730" w:rsidRDefault="003A4730" w:rsidP="003A4730">
      <w:pPr>
        <w:pStyle w:val="ListParagraph"/>
        <w:spacing w:line="480" w:lineRule="auto"/>
        <w:ind w:left="1440"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rating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SD</m:t>
          </m:r>
          <m:r>
            <w:rPr>
              <w:rFonts w:ascii="Cambria Math" w:eastAsiaTheme="minorEastAsia" w:hAnsi="Cambria Math" w:cs="Times New Roman"/>
              <w:sz w:val="24"/>
              <w:szCs w:val="24"/>
            </w:rPr>
            <m:t xml:space="preserve">=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mean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CB5ACA" w:rsidP="00CB5ACA">
      <w:pPr>
        <w:pStyle w:val="ListParagraph"/>
        <w:spacing w:line="480" w:lineRule="auto"/>
        <w:ind w:left="1440" w:firstLine="720"/>
        <w:jc w:val="both"/>
        <w:rPr>
          <w:rFonts w:ascii="Times New Roman" w:eastAsiaTheme="minorEastAsia" w:hAnsi="Times New Roman" w:cs="Times New Roman"/>
          <w:sz w:val="24"/>
          <w:szCs w:val="24"/>
        </w:rPr>
        <w:sectPr w:rsidR="00CB387C"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t xml:space="preserve">The sixth items were excluded because they have different treatment compared to the other items. Basically, the rating on the sixth items sums up the ratings on the first to fifth items. This means that the mean of all ratings of all users on the sixth items must be consistent with </w:t>
      </w:r>
      <w:r>
        <w:rPr>
          <w:rFonts w:ascii="Times New Roman" w:eastAsiaTheme="minorEastAsia" w:hAnsi="Times New Roman" w:cs="Times New Roman"/>
          <w:sz w:val="24"/>
          <w:szCs w:val="24"/>
        </w:rPr>
        <w:lastRenderedPageBreak/>
        <w:t xml:space="preserve">the mean of all ratings of all user-testers on the first to fifth items. To measure such consistency, </w:t>
      </w:r>
      <w:r w:rsidR="004467A8">
        <w:rPr>
          <w:rFonts w:ascii="Times New Roman" w:eastAsiaTheme="minorEastAsia" w:hAnsi="Times New Roman" w:cs="Times New Roman"/>
          <w:sz w:val="24"/>
          <w:szCs w:val="24"/>
        </w:rPr>
        <w:t>hypothesis test (mean vs. hypothesized value) was performed</w:t>
      </w:r>
      <w:r w:rsidR="00095C0E">
        <w:rPr>
          <w:rFonts w:ascii="Times New Roman" w:eastAsiaTheme="minorEastAsia" w:hAnsi="Times New Roman" w:cs="Times New Roman"/>
          <w:sz w:val="24"/>
          <w:szCs w:val="24"/>
        </w:rPr>
        <w:t xml:space="preserve"> on each criterion (i.e. PU and PEU)</w:t>
      </w:r>
      <w:r w:rsidR="004467A8">
        <w:rPr>
          <w:rFonts w:ascii="Times New Roman" w:eastAsiaTheme="minorEastAsia" w:hAnsi="Times New Roman" w:cs="Times New Roman"/>
          <w:sz w:val="24"/>
          <w:szCs w:val="24"/>
        </w:rPr>
        <w:t xml:space="preserve"> using MegaStat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CB387C">
        <w:rPr>
          <w:rFonts w:ascii="Times New Roman" w:eastAsiaTheme="minorEastAsia" w:hAnsi="Times New Roman" w:cs="Times New Roman"/>
          <w:sz w:val="24"/>
          <w:szCs w:val="24"/>
        </w:rPr>
        <w:t xml:space="preserve"> (See Fig. __)</w:t>
      </w:r>
      <w:r w:rsidR="00095C0E">
        <w:rPr>
          <w:rFonts w:ascii="Times New Roman" w:eastAsiaTheme="minorEastAsia" w:hAnsi="Times New Roman" w:cs="Times New Roman"/>
          <w:sz w:val="24"/>
          <w:szCs w:val="24"/>
        </w:rPr>
        <w:t>. 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user-testers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___ in the Methodology (Refer to Appendix __ for the raw data):</w:t>
      </w:r>
    </w:p>
    <w:p w:rsidR="00F07985" w:rsidRPr="00F07985" w:rsidRDefault="00F07985" w:rsidP="00A757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t;heading&gt;</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CB387C">
      <w:pPr>
        <w:spacing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wher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RI</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R</w:t>
      </w:r>
      <w:r w:rsidRPr="00A757D2">
        <w:rPr>
          <w:rFonts w:ascii="Times New Roman" w:eastAsiaTheme="minorEastAsia" w:hAnsi="Times New Roman" w:cs="Times New Roman"/>
          <w:sz w:val="24"/>
          <w:szCs w:val="24"/>
          <w:vertAlign w:val="subscript"/>
        </w:rPr>
        <w:t>m</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 at hand to carefully audit and inspect them.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vertheless, </w:t>
      </w:r>
      <w:r w:rsidR="007753CC">
        <w:rPr>
          <w:rFonts w:ascii="Times New Roman" w:eastAsiaTheme="minorEastAsia" w:hAnsi="Times New Roman" w:cs="Times New Roman"/>
          <w:sz w:val="24"/>
          <w:szCs w:val="24"/>
        </w:rPr>
        <w:t>when she used the system, her performance had significantly improved.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in performing the trail on each ledger 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E60B86">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5E5445" w:rsidP="00E60B86">
      <w:pPr>
        <w:spacing w:line="480" w:lineRule="auto"/>
        <w:ind w:firstLine="640"/>
        <w:jc w:val="both"/>
        <w:rPr>
          <w:rFonts w:ascii="Times New Roman" w:eastAsiaTheme="minorEastAsia" w:hAnsi="Times New Roman" w:cs="Times New Roman"/>
          <w:sz w:val="24"/>
          <w:szCs w:val="24"/>
        </w:rPr>
      </w:pPr>
      <w:bookmarkStart w:id="0" w:name="_GoBack"/>
      <w:bookmarkEnd w:id="0"/>
    </w:p>
    <w:p w:rsidR="00CB387C" w:rsidRDefault="00CB387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A4140B" w:rsidRDefault="00CB387C" w:rsidP="00A4140B">
      <w:pPr>
        <w:pStyle w:val="NormalWeb"/>
        <w:spacing w:before="0" w:beforeAutospacing="0" w:after="0" w:afterAutospacing="0" w:line="360" w:lineRule="auto"/>
        <w:ind w:left="640" w:hanging="640"/>
        <w:jc w:val="center"/>
        <w:divId w:val="2129272336"/>
        <w:rPr>
          <w:b/>
        </w:rPr>
      </w:pPr>
      <w:r>
        <w:rPr>
          <w:b/>
        </w:rPr>
        <w:lastRenderedPageBreak/>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B8597A" w:rsidRPr="00B8597A" w:rsidRDefault="00327021">
      <w:pPr>
        <w:pStyle w:val="NormalWeb"/>
        <w:ind w:left="640" w:hanging="640"/>
        <w:divId w:val="64037871"/>
      </w:pPr>
      <w:r>
        <w:fldChar w:fldCharType="begin" w:fldLock="1"/>
      </w:r>
      <w:r>
        <w:instrText xml:space="preserve">ADDIN Mendeley Bibliography CSL_BIBLIOGRAPHY </w:instrText>
      </w:r>
      <w:r>
        <w:fldChar w:fldCharType="separate"/>
      </w:r>
      <w:r w:rsidR="00B8597A" w:rsidRPr="00B8597A">
        <w:t>[1]</w:t>
      </w:r>
      <w:r w:rsidR="00B8597A" w:rsidRPr="00B8597A">
        <w:tab/>
        <w:t xml:space="preserve">“Corruption by Country,” </w:t>
      </w:r>
      <w:r w:rsidR="00B8597A" w:rsidRPr="00B8597A">
        <w:rPr>
          <w:i/>
          <w:iCs/>
        </w:rPr>
        <w:t>Transparency International</w:t>
      </w:r>
      <w:r w:rsidR="00B8597A" w:rsidRPr="00B8597A">
        <w:t>. [Online]. Available: http://www.transparency.org/country. [Accessed: 30-Sep-2012].</w:t>
      </w:r>
    </w:p>
    <w:p w:rsidR="00B8597A" w:rsidRPr="00B8597A" w:rsidRDefault="00B8597A">
      <w:pPr>
        <w:pStyle w:val="NormalWeb"/>
        <w:ind w:left="640" w:hanging="640"/>
        <w:divId w:val="64037871"/>
      </w:pPr>
      <w:r w:rsidRPr="00B8597A">
        <w:t>[2]</w:t>
      </w:r>
      <w:r w:rsidRPr="00B8597A">
        <w:tab/>
        <w:t xml:space="preserve">“Why Corruption,” </w:t>
      </w:r>
      <w:r w:rsidRPr="00B8597A">
        <w:rPr>
          <w:i/>
          <w:iCs/>
        </w:rPr>
        <w:t>Cibac Partylist</w:t>
      </w:r>
      <w:r w:rsidRPr="00B8597A">
        <w:t>. [Online]. Available: http://www.cibac.org/index.php?option=com_content&amp;view=article&amp;id=100:why-corruption&amp;catid=38:our-advocacy&amp;Itemid=56. [Accessed: 12-Oct-2012].</w:t>
      </w:r>
    </w:p>
    <w:p w:rsidR="00B8597A" w:rsidRPr="00B8597A" w:rsidRDefault="00B8597A">
      <w:pPr>
        <w:pStyle w:val="NormalWeb"/>
        <w:ind w:left="640" w:hanging="640"/>
        <w:divId w:val="64037871"/>
      </w:pPr>
      <w:r w:rsidRPr="00B8597A">
        <w:t>[3]</w:t>
      </w:r>
      <w:r w:rsidRPr="00B8597A">
        <w:tab/>
        <w:t>K. D. Johnson, “Corruption in the Philippines: Public Sector Improves But Private Sector Lags,” 2012. [Online]. Available: http://asiafoundation.org/in-asia/2012/09/26/corruption-in-the-philippines-public-sector-improves-but-private-sector-lags/. [Accessed: 30-Sep-2012].</w:t>
      </w:r>
    </w:p>
    <w:p w:rsidR="00B8597A" w:rsidRPr="00B8597A" w:rsidRDefault="00B8597A">
      <w:pPr>
        <w:pStyle w:val="NormalWeb"/>
        <w:ind w:left="640" w:hanging="640"/>
        <w:divId w:val="64037871"/>
      </w:pPr>
      <w:r w:rsidRPr="00B8597A">
        <w:t>[4]</w:t>
      </w:r>
      <w:r w:rsidRPr="00B8597A">
        <w:tab/>
        <w:t xml:space="preserve">K. Swain, “The Effects of Technological Development on Accounting Systems,” </w:t>
      </w:r>
      <w:r w:rsidRPr="00B8597A">
        <w:rPr>
          <w:i/>
          <w:iCs/>
        </w:rPr>
        <w:t>eHow.com</w:t>
      </w:r>
      <w:r w:rsidRPr="00B8597A">
        <w:t>. [Online]. Available: http://www.ehow.com/list_7708020_effects-technological-development-accounting-systems.html. [Accessed: 30-Sep-2012].</w:t>
      </w:r>
    </w:p>
    <w:p w:rsidR="00B8597A" w:rsidRPr="00B8597A" w:rsidRDefault="00B8597A">
      <w:pPr>
        <w:pStyle w:val="NormalWeb"/>
        <w:ind w:left="640" w:hanging="640"/>
        <w:divId w:val="64037871"/>
      </w:pPr>
      <w:r w:rsidRPr="00B8597A">
        <w:t>[5]</w:t>
      </w:r>
      <w:r w:rsidRPr="00B8597A">
        <w:tab/>
        <w:t xml:space="preserve">K. Gupta, </w:t>
      </w:r>
      <w:r w:rsidRPr="00B8597A">
        <w:rPr>
          <w:i/>
          <w:iCs/>
        </w:rPr>
        <w:t>Contemporary Auditing</w:t>
      </w:r>
      <w:r w:rsidRPr="00B8597A">
        <w:t>, 6th ed. New Delhi: Tata McGraw-Hill Publishing Company Limited, 2005, p. 1530.</w:t>
      </w:r>
    </w:p>
    <w:p w:rsidR="00B8597A" w:rsidRPr="00B8597A" w:rsidRDefault="00B8597A">
      <w:pPr>
        <w:pStyle w:val="NormalWeb"/>
        <w:ind w:left="640" w:hanging="640"/>
        <w:divId w:val="64037871"/>
      </w:pPr>
      <w:r w:rsidRPr="00B8597A">
        <w:t>[6]</w:t>
      </w:r>
      <w:r w:rsidRPr="00B8597A">
        <w:tab/>
        <w:t xml:space="preserve">J. A. Hall, </w:t>
      </w:r>
      <w:r w:rsidRPr="00B8597A">
        <w:rPr>
          <w:i/>
          <w:iCs/>
        </w:rPr>
        <w:t>Accounting Information Systems SEVENTH EDITION</w:t>
      </w:r>
      <w:r w:rsidRPr="00B8597A">
        <w:t>, 7th ed. Mason: Cengage Learning, 2011, p. 830.</w:t>
      </w:r>
    </w:p>
    <w:p w:rsidR="00B8597A" w:rsidRPr="00B8597A" w:rsidRDefault="00B8597A">
      <w:pPr>
        <w:pStyle w:val="NormalWeb"/>
        <w:ind w:left="640" w:hanging="640"/>
        <w:divId w:val="64037871"/>
      </w:pPr>
      <w:r w:rsidRPr="00B8597A">
        <w:t>[7]</w:t>
      </w:r>
      <w:r w:rsidRPr="00B8597A">
        <w:tab/>
        <w:t xml:space="preserve">“Integrated Financial Management System: An important but limited anti-corruption tool,” in </w:t>
      </w:r>
      <w:r w:rsidRPr="00B8597A">
        <w:rPr>
          <w:i/>
          <w:iCs/>
        </w:rPr>
        <w:t>e-Transparency Conference</w:t>
      </w:r>
      <w:r w:rsidRPr="00B8597A">
        <w:t>.</w:t>
      </w:r>
    </w:p>
    <w:p w:rsidR="00B8597A" w:rsidRPr="00B8597A" w:rsidRDefault="00B8597A">
      <w:pPr>
        <w:pStyle w:val="NormalWeb"/>
        <w:ind w:left="640" w:hanging="640"/>
        <w:divId w:val="64037871"/>
      </w:pPr>
      <w:r w:rsidRPr="00B8597A">
        <w:t>[8]</w:t>
      </w:r>
      <w:r w:rsidRPr="00B8597A">
        <w:tab/>
        <w:t xml:space="preserve">G. Carague, “The Philippine’s New Government Accounting System,” </w:t>
      </w:r>
      <w:r w:rsidRPr="00B8597A">
        <w:rPr>
          <w:i/>
          <w:iCs/>
        </w:rPr>
        <w:t>Public Sector Technology &amp; Management Magazine</w:t>
      </w:r>
      <w:r w:rsidRPr="00B8597A">
        <w:t>, Manila, 2006.</w:t>
      </w:r>
    </w:p>
    <w:p w:rsidR="00B8597A" w:rsidRPr="00B8597A" w:rsidRDefault="00B8597A">
      <w:pPr>
        <w:pStyle w:val="NormalWeb"/>
        <w:ind w:left="640" w:hanging="640"/>
        <w:divId w:val="64037871"/>
      </w:pPr>
      <w:r w:rsidRPr="00B8597A">
        <w:t>[9]</w:t>
      </w:r>
      <w:r w:rsidRPr="00B8597A">
        <w:tab/>
        <w:t>Kenya Anti-Corruption Commission, “Corruption Prevention Guidelines on ICT Systems in the Public Sector,” no. March, 2008.</w:t>
      </w:r>
    </w:p>
    <w:p w:rsidR="00B8597A" w:rsidRPr="00B8597A" w:rsidRDefault="00B8597A">
      <w:pPr>
        <w:pStyle w:val="NormalWeb"/>
        <w:ind w:left="640" w:hanging="640"/>
        <w:divId w:val="64037871"/>
      </w:pPr>
      <w:r w:rsidRPr="00B8597A">
        <w:t>[10]</w:t>
      </w:r>
      <w:r w:rsidRPr="00B8597A">
        <w:tab/>
        <w:t xml:space="preserve">J. Ori, “Importance of an External Audit,” </w:t>
      </w:r>
      <w:r w:rsidRPr="00B8597A">
        <w:rPr>
          <w:i/>
          <w:iCs/>
        </w:rPr>
        <w:t>Small Business Chron</w:t>
      </w:r>
      <w:r w:rsidRPr="00B8597A">
        <w:t>. [Online]. Available: http://smallbusiness.chron.com/importance-external-audit-17630.html. [Accessed: 02-Apr-2013].</w:t>
      </w:r>
    </w:p>
    <w:p w:rsidR="00B8597A" w:rsidRPr="00B8597A" w:rsidRDefault="00B8597A">
      <w:pPr>
        <w:pStyle w:val="NormalWeb"/>
        <w:ind w:left="640" w:hanging="640"/>
        <w:divId w:val="64037871"/>
      </w:pPr>
      <w:r w:rsidRPr="00B8597A">
        <w:t>[11]</w:t>
      </w:r>
      <w:r w:rsidRPr="00B8597A">
        <w:tab/>
        <w:t xml:space="preserve">B. (eHow) Brown, “What Is an External Audit?,” </w:t>
      </w:r>
      <w:r w:rsidRPr="00B8597A">
        <w:rPr>
          <w:i/>
          <w:iCs/>
        </w:rPr>
        <w:t>eHow.com</w:t>
      </w:r>
      <w:r w:rsidRPr="00B8597A">
        <w:t>. [Online]. Available: http://www.ehow.com/about_4894466_what-external-audit.html. [Accessed: 02-Apr-2013].</w:t>
      </w:r>
    </w:p>
    <w:p w:rsidR="00B8597A" w:rsidRPr="00B8597A" w:rsidRDefault="00B8597A">
      <w:pPr>
        <w:pStyle w:val="NormalWeb"/>
        <w:ind w:left="640" w:hanging="640"/>
        <w:divId w:val="64037871"/>
      </w:pPr>
      <w:r w:rsidRPr="00B8597A">
        <w:t>[12]</w:t>
      </w:r>
      <w:r w:rsidRPr="00B8597A">
        <w:tab/>
        <w:t xml:space="preserve">Asian Development Bank, “Accounting and Auditing in the Philippines,” in </w:t>
      </w:r>
      <w:r w:rsidRPr="00B8597A">
        <w:rPr>
          <w:i/>
          <w:iCs/>
        </w:rPr>
        <w:t>Diagnostic Study of Accounting and Auditing Practices in the Philippines</w:t>
      </w:r>
      <w:r w:rsidRPr="00B8597A">
        <w:t>, Mandaluyong: Asian Development Bank, 2003, pp. 29–43.</w:t>
      </w:r>
    </w:p>
    <w:p w:rsidR="00B8597A" w:rsidRPr="00B8597A" w:rsidRDefault="00B8597A">
      <w:pPr>
        <w:pStyle w:val="NormalWeb"/>
        <w:ind w:left="640" w:hanging="640"/>
        <w:divId w:val="64037871"/>
      </w:pPr>
      <w:r w:rsidRPr="00B8597A">
        <w:lastRenderedPageBreak/>
        <w:t>[13]</w:t>
      </w:r>
      <w:r w:rsidRPr="00B8597A">
        <w:tab/>
        <w:t>Auditing and Assurance Standards Council, “Philippine Standards on Auditing (PSAs).” [Online]. Available: http://www.aasc.org.ph/downloads/PSA/PSA.php.</w:t>
      </w:r>
    </w:p>
    <w:p w:rsidR="00B8597A" w:rsidRPr="00B8597A" w:rsidRDefault="00B8597A">
      <w:pPr>
        <w:pStyle w:val="NormalWeb"/>
        <w:ind w:left="640" w:hanging="640"/>
        <w:divId w:val="64037871"/>
      </w:pPr>
      <w:r w:rsidRPr="00B8597A">
        <w:t>[14]</w:t>
      </w:r>
      <w:r w:rsidRPr="00B8597A">
        <w:tab/>
        <w:t>E. Cohen, “The Need for and Issues Surrounding the Seamless Audit Trail.” p. 15, 2006.</w:t>
      </w:r>
    </w:p>
    <w:p w:rsidR="00B8597A" w:rsidRPr="00B8597A" w:rsidRDefault="00B8597A">
      <w:pPr>
        <w:pStyle w:val="NormalWeb"/>
        <w:ind w:left="640" w:hanging="640"/>
        <w:divId w:val="64037871"/>
      </w:pPr>
      <w:r w:rsidRPr="00B8597A">
        <w:t>[15]</w:t>
      </w:r>
      <w:r w:rsidRPr="00B8597A">
        <w:tab/>
        <w:t xml:space="preserve">Conjecture Corporation, “What is an Audit Trail?,” </w:t>
      </w:r>
      <w:r w:rsidRPr="00B8597A">
        <w:rPr>
          <w:i/>
          <w:iCs/>
        </w:rPr>
        <w:t>wiseGeek.com</w:t>
      </w:r>
      <w:r w:rsidRPr="00B8597A">
        <w:t>. [Online]. Available: http://www.wisegeek.com/what-is-an-audit-trail.htm. [Accessed: 13-Oct-2012].</w:t>
      </w:r>
    </w:p>
    <w:p w:rsidR="00B8597A" w:rsidRPr="00B8597A" w:rsidRDefault="00B8597A">
      <w:pPr>
        <w:pStyle w:val="NormalWeb"/>
        <w:ind w:left="640" w:hanging="640"/>
        <w:divId w:val="64037871"/>
      </w:pPr>
      <w:r w:rsidRPr="00B8597A">
        <w:t>[16]</w:t>
      </w:r>
      <w:r w:rsidRPr="00B8597A">
        <w:tab/>
        <w:t>Computer Assisted Audit Group, “A Guide to Computer Assisted Audit Techniques.” p. 9.</w:t>
      </w:r>
    </w:p>
    <w:p w:rsidR="00B8597A" w:rsidRPr="00B8597A" w:rsidRDefault="00B8597A">
      <w:pPr>
        <w:pStyle w:val="NormalWeb"/>
        <w:ind w:left="640" w:hanging="640"/>
        <w:divId w:val="64037871"/>
      </w:pPr>
      <w:r w:rsidRPr="00B8597A">
        <w:t>[17]</w:t>
      </w:r>
      <w:r w:rsidRPr="00B8597A">
        <w:tab/>
        <w:t xml:space="preserve">Texas Comptroller of Public Accountants, “Sampling Manual,” </w:t>
      </w:r>
      <w:r w:rsidRPr="00B8597A">
        <w:rPr>
          <w:i/>
          <w:iCs/>
        </w:rPr>
        <w:t>Muscle &amp; Nerve</w:t>
      </w:r>
      <w:r w:rsidRPr="00B8597A">
        <w:t>, vol. 46, no. 5, p. fmiii–fmiv, Nov. 2012.</w:t>
      </w:r>
    </w:p>
    <w:p w:rsidR="00B8597A" w:rsidRPr="00B8597A" w:rsidRDefault="00B8597A">
      <w:pPr>
        <w:pStyle w:val="NormalWeb"/>
        <w:ind w:left="640" w:hanging="640"/>
        <w:divId w:val="64037871"/>
      </w:pPr>
      <w:r w:rsidRPr="00B8597A">
        <w:t>[18]</w:t>
      </w:r>
      <w:r w:rsidRPr="00B8597A">
        <w:tab/>
        <w:t>J. H. Yamamura, “Introduction to Nonstatistical Sampling for Auditors.” 2010.</w:t>
      </w:r>
    </w:p>
    <w:p w:rsidR="00B8597A" w:rsidRPr="00B8597A" w:rsidRDefault="00B8597A">
      <w:pPr>
        <w:pStyle w:val="NormalWeb"/>
        <w:ind w:left="640" w:hanging="640"/>
        <w:divId w:val="64037871"/>
      </w:pPr>
      <w:r w:rsidRPr="00B8597A">
        <w:t>[19]</w:t>
      </w:r>
      <w:r w:rsidRPr="00B8597A">
        <w:tab/>
        <w:t>American Institute of Certified Public Accountants, “AU Section 350,” no. 1, pp. 511–524, 2006.</w:t>
      </w:r>
    </w:p>
    <w:p w:rsidR="00B8597A" w:rsidRPr="00B8597A" w:rsidRDefault="00B8597A">
      <w:pPr>
        <w:pStyle w:val="NormalWeb"/>
        <w:ind w:left="640" w:hanging="640"/>
        <w:divId w:val="64037871"/>
      </w:pPr>
      <w:r w:rsidRPr="00B8597A">
        <w:t>[20]</w:t>
      </w:r>
      <w:r w:rsidRPr="00B8597A">
        <w:tab/>
        <w:t xml:space="preserve">N. Hitzig, “Statistical Sampling Revisited,” </w:t>
      </w:r>
      <w:r w:rsidRPr="00B8597A">
        <w:rPr>
          <w:i/>
          <w:iCs/>
        </w:rPr>
        <w:t>New York State Society of CPAs</w:t>
      </w:r>
      <w:r w:rsidRPr="00B8597A">
        <w:t>, vol. 2004, no. 5, 2004.</w:t>
      </w:r>
    </w:p>
    <w:p w:rsidR="00B8597A" w:rsidRPr="00B8597A" w:rsidRDefault="00B8597A">
      <w:pPr>
        <w:pStyle w:val="NormalWeb"/>
        <w:ind w:left="640" w:hanging="640"/>
        <w:divId w:val="64037871"/>
      </w:pPr>
      <w:r w:rsidRPr="00B8597A">
        <w:t>[21]</w:t>
      </w:r>
      <w:r w:rsidRPr="00B8597A">
        <w:tab/>
        <w:t xml:space="preserve">Putra, “Non-statistical Audit Sampling Techniques [SAS 39],” </w:t>
      </w:r>
      <w:r w:rsidRPr="00B8597A">
        <w:rPr>
          <w:i/>
          <w:iCs/>
        </w:rPr>
        <w:t>Accounting-Financial-Tax.com</w:t>
      </w:r>
      <w:r w:rsidRPr="00B8597A">
        <w:t>, 2012. [Online]. Available: http://accounting-financial-tax.com/2010/03/non-statistical-audit-sampling-techniques-sas-39/. [Accessed: 13-Oct-2012].</w:t>
      </w:r>
    </w:p>
    <w:p w:rsidR="00B8597A" w:rsidRPr="00B8597A" w:rsidRDefault="00B8597A">
      <w:pPr>
        <w:pStyle w:val="NormalWeb"/>
        <w:ind w:left="640" w:hanging="640"/>
        <w:divId w:val="64037871"/>
      </w:pPr>
      <w:r w:rsidRPr="00B8597A">
        <w:t>[22]</w:t>
      </w:r>
      <w:r w:rsidRPr="00B8597A">
        <w:tab/>
        <w:t>“Audit Sampling.” .</w:t>
      </w:r>
    </w:p>
    <w:p w:rsidR="00B8597A" w:rsidRPr="00B8597A" w:rsidRDefault="00B8597A">
      <w:pPr>
        <w:pStyle w:val="NormalWeb"/>
        <w:ind w:left="640" w:hanging="640"/>
        <w:divId w:val="64037871"/>
      </w:pPr>
      <w:r w:rsidRPr="00B8597A">
        <w:t>[23]</w:t>
      </w:r>
      <w:r w:rsidRPr="00B8597A">
        <w:tab/>
        <w:t>Department of Revenue | State of Louisiana, “Non-statistical Sampling Guidelines.” 2009.</w:t>
      </w:r>
    </w:p>
    <w:p w:rsidR="00B8597A" w:rsidRPr="00B8597A" w:rsidRDefault="00B8597A">
      <w:pPr>
        <w:pStyle w:val="NormalWeb"/>
        <w:ind w:left="640" w:hanging="640"/>
        <w:divId w:val="64037871"/>
      </w:pPr>
      <w:r w:rsidRPr="00B8597A">
        <w:t>[24]</w:t>
      </w:r>
      <w:r w:rsidRPr="00B8597A">
        <w:tab/>
        <w:t>The PHP Group, “PHP: Hypertext Processor.” [Online]. Available: http://www.php.net. [Accessed: 14-Oct-2012].</w:t>
      </w:r>
    </w:p>
    <w:p w:rsidR="00B8597A" w:rsidRPr="00B8597A" w:rsidRDefault="00B8597A">
      <w:pPr>
        <w:pStyle w:val="NormalWeb"/>
        <w:ind w:left="640" w:hanging="640"/>
        <w:divId w:val="64037871"/>
      </w:pPr>
      <w:r w:rsidRPr="00B8597A">
        <w:t>[25]</w:t>
      </w:r>
      <w:r w:rsidRPr="00B8597A">
        <w:tab/>
        <w:t>M. Fowler, “Model View Controller.” [Online]. Available: http://martinfowler.com/eaaCatalog/modelViewController.html. [Accessed: 14-Oct-2012].</w:t>
      </w:r>
    </w:p>
    <w:p w:rsidR="00B8597A" w:rsidRPr="00B8597A" w:rsidRDefault="00B8597A">
      <w:pPr>
        <w:pStyle w:val="NormalWeb"/>
        <w:ind w:left="640" w:hanging="640"/>
        <w:divId w:val="64037871"/>
      </w:pPr>
      <w:r w:rsidRPr="00B8597A">
        <w:t>[26]</w:t>
      </w:r>
      <w:r w:rsidRPr="00B8597A">
        <w:tab/>
        <w:t xml:space="preserve">EllisLab Inc., “Model-View-Controller,” </w:t>
      </w:r>
      <w:r w:rsidRPr="00B8597A">
        <w:rPr>
          <w:i/>
          <w:iCs/>
        </w:rPr>
        <w:t>CodeIgniter.com</w:t>
      </w:r>
      <w:r w:rsidRPr="00B8597A">
        <w:t>. [Online]. Available: http://codeigniter.com/user_guide/overview/mvc.html. [Accessed: 14-Oct-2012].</w:t>
      </w:r>
    </w:p>
    <w:p w:rsidR="00B8597A" w:rsidRPr="00B8597A" w:rsidRDefault="00B8597A">
      <w:pPr>
        <w:pStyle w:val="NormalWeb"/>
        <w:ind w:left="640" w:hanging="640"/>
        <w:divId w:val="64037871"/>
      </w:pPr>
      <w:r w:rsidRPr="00B8597A">
        <w:t>[27]</w:t>
      </w:r>
      <w:r w:rsidRPr="00B8597A">
        <w:tab/>
        <w:t xml:space="preserve">C. Janssen, “What is a Relational Database Management System (RDBMS)?,” </w:t>
      </w:r>
      <w:r w:rsidRPr="00B8597A">
        <w:rPr>
          <w:i/>
          <w:iCs/>
        </w:rPr>
        <w:t>Janalta Interactive Inc.</w:t>
      </w:r>
      <w:r w:rsidRPr="00B8597A">
        <w:t xml:space="preserve"> [Online]. Available: </w:t>
      </w:r>
      <w:r w:rsidRPr="00B8597A">
        <w:lastRenderedPageBreak/>
        <w:t>http://www.techopedia.com/definition/1235/relational-database-management-system-rdbms. [Accessed: 14-Oct-2012].</w:t>
      </w:r>
    </w:p>
    <w:p w:rsidR="00B8597A" w:rsidRPr="00B8597A" w:rsidRDefault="00B8597A">
      <w:pPr>
        <w:pStyle w:val="NormalWeb"/>
        <w:ind w:left="640" w:hanging="640"/>
        <w:divId w:val="64037871"/>
      </w:pPr>
      <w:r w:rsidRPr="00B8597A">
        <w:t>[28]</w:t>
      </w:r>
      <w:r w:rsidRPr="00B8597A">
        <w:tab/>
        <w:t>VersionOne Inc, “What Is Agile Software Development.” [Online]. Available: http://www.versionone.com/Agile101/Agile-Development-Overview/.</w:t>
      </w:r>
    </w:p>
    <w:p w:rsidR="00B8597A" w:rsidRPr="00B8597A" w:rsidRDefault="00B8597A">
      <w:pPr>
        <w:pStyle w:val="NormalWeb"/>
        <w:ind w:left="640" w:hanging="640"/>
        <w:divId w:val="64037871"/>
      </w:pPr>
      <w:r w:rsidRPr="00B8597A">
        <w:t>[29]</w:t>
      </w:r>
      <w:r w:rsidRPr="00B8597A">
        <w:tab/>
        <w:t xml:space="preserve">Twitter Developers, “Bootstrap from Twitter,” </w:t>
      </w:r>
      <w:r w:rsidRPr="00B8597A">
        <w:rPr>
          <w:i/>
          <w:iCs/>
        </w:rPr>
        <w:t>Twitter Blog</w:t>
      </w:r>
      <w:r w:rsidRPr="00B8597A">
        <w:t>. [Online]. Available: https://dev.twitter.com/blog/bootstrap-twitter. [Accessed: 14-Oct-2012].</w:t>
      </w:r>
    </w:p>
    <w:p w:rsidR="00B8597A" w:rsidRPr="00B8597A" w:rsidRDefault="00B8597A">
      <w:pPr>
        <w:pStyle w:val="NormalWeb"/>
        <w:ind w:left="640" w:hanging="640"/>
        <w:divId w:val="64037871"/>
      </w:pPr>
      <w:r w:rsidRPr="00B8597A">
        <w:t>[30]</w:t>
      </w:r>
      <w:r w:rsidRPr="00B8597A">
        <w:tab/>
        <w:t xml:space="preserve">“Frontline SMS,” </w:t>
      </w:r>
      <w:r w:rsidRPr="00B8597A">
        <w:rPr>
          <w:i/>
          <w:iCs/>
        </w:rPr>
        <w:t>kiwanja.net</w:t>
      </w:r>
      <w:r w:rsidRPr="00B8597A">
        <w:t>, 2003. [Online]. Available: http://www.kiwanja.net/frontlinesms.htm. [Accessed: 06-Apr-2013].</w:t>
      </w:r>
    </w:p>
    <w:p w:rsidR="00B8597A" w:rsidRPr="00B8597A" w:rsidRDefault="00B8597A">
      <w:pPr>
        <w:pStyle w:val="NormalWeb"/>
        <w:ind w:left="640" w:hanging="640"/>
        <w:divId w:val="64037871"/>
      </w:pPr>
      <w:r w:rsidRPr="00B8597A">
        <w:t>[31]</w:t>
      </w:r>
      <w:r w:rsidRPr="00B8597A">
        <w:tab/>
        <w:t xml:space="preserve">“Triggering an Outgoing SMS in FrontlineSMS: Using the HTTP Trigger,” </w:t>
      </w:r>
      <w:r w:rsidRPr="00B8597A">
        <w:rPr>
          <w:i/>
          <w:iCs/>
        </w:rPr>
        <w:t>Int’l Extension and Public Alert Systems Program</w:t>
      </w:r>
      <w:r w:rsidRPr="00B8597A">
        <w:t>, 2010. [Online]. Available: http://iepas.net/iepas-blog/2012/7/29/lujuplxx8kj4fv0omknp4re8yezcrc. [Accessed: 06-Apr-2013].</w:t>
      </w:r>
    </w:p>
    <w:p w:rsidR="00B8597A" w:rsidRPr="00B8597A" w:rsidRDefault="00B8597A">
      <w:pPr>
        <w:pStyle w:val="NormalWeb"/>
        <w:ind w:left="640" w:hanging="640"/>
        <w:divId w:val="64037871"/>
      </w:pPr>
      <w:r w:rsidRPr="00B8597A">
        <w:t>[32]</w:t>
      </w:r>
      <w:r w:rsidRPr="00B8597A">
        <w:tab/>
        <w:t xml:space="preserve">R. V. Salvanera and F. B. Cabalay, “Sampling History - The Philippines Experience,” </w:t>
      </w:r>
      <w:r w:rsidRPr="00B8597A">
        <w:rPr>
          <w:i/>
          <w:iCs/>
        </w:rPr>
        <w:t>Asian Journal of Government Audit</w:t>
      </w:r>
      <w:r w:rsidRPr="00B8597A">
        <w:t>, 1996.</w:t>
      </w:r>
    </w:p>
    <w:p w:rsidR="00B8597A" w:rsidRPr="00B8597A" w:rsidRDefault="00B8597A">
      <w:pPr>
        <w:pStyle w:val="NormalWeb"/>
        <w:ind w:left="640" w:hanging="640"/>
        <w:divId w:val="64037871"/>
      </w:pPr>
      <w:r w:rsidRPr="00B8597A">
        <w:t>[33]</w:t>
      </w:r>
      <w:r w:rsidRPr="00B8597A">
        <w:tab/>
        <w:t xml:space="preserve">Oracle Corporation, “MySQL 5.0 Reference Manual :: 12.6.2 Mathematical Functions,” </w:t>
      </w:r>
      <w:r w:rsidRPr="00B8597A">
        <w:rPr>
          <w:i/>
          <w:iCs/>
        </w:rPr>
        <w:t>MySQL.com</w:t>
      </w:r>
      <w:r w:rsidRPr="00B8597A">
        <w:t xml:space="preserve">. [Online]. Available: https://dev.mysql.com/doc/refman/5.0/en/mathematical-functions.html#function_rand. [Accessed: 14-Oct-2012]. </w:t>
      </w:r>
    </w:p>
    <w:p w:rsidR="00B247D4" w:rsidRPr="0012545E" w:rsidRDefault="00327021" w:rsidP="00B8597A">
      <w:pPr>
        <w:pStyle w:val="NormalWeb"/>
        <w:ind w:left="640" w:hanging="640"/>
        <w:divId w:val="53429821"/>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4534" w:rsidRDefault="00D54534" w:rsidP="00AB12F1">
      <w:pPr>
        <w:spacing w:after="0" w:line="240" w:lineRule="auto"/>
      </w:pPr>
      <w:r>
        <w:separator/>
      </w:r>
    </w:p>
  </w:endnote>
  <w:endnote w:type="continuationSeparator" w:id="0">
    <w:p w:rsidR="00D54534" w:rsidRDefault="00D54534"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C73" w:rsidRDefault="00475C73"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C73" w:rsidRPr="00C97693" w:rsidRDefault="00475C73"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3A4730">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C73" w:rsidRPr="00E1544A" w:rsidRDefault="00475C73"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5E5445">
      <w:rPr>
        <w:rFonts w:asciiTheme="majorHAnsi" w:hAnsiTheme="majorHAnsi"/>
        <w:noProof/>
      </w:rPr>
      <w:t>54</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C73" w:rsidRDefault="00475C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4534" w:rsidRDefault="00D54534" w:rsidP="00AB12F1">
      <w:pPr>
        <w:spacing w:after="0" w:line="240" w:lineRule="auto"/>
      </w:pPr>
      <w:r>
        <w:separator/>
      </w:r>
    </w:p>
  </w:footnote>
  <w:footnote w:type="continuationSeparator" w:id="0">
    <w:p w:rsidR="00D54534" w:rsidRDefault="00D54534"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581F82"/>
    <w:multiLevelType w:val="hybridMultilevel"/>
    <w:tmpl w:val="F6129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
  </w:num>
  <w:num w:numId="6">
    <w:abstractNumId w:val="4"/>
  </w:num>
  <w:num w:numId="7">
    <w:abstractNumId w:val="15"/>
  </w:num>
  <w:num w:numId="8">
    <w:abstractNumId w:val="3"/>
  </w:num>
  <w:num w:numId="9">
    <w:abstractNumId w:val="8"/>
  </w:num>
  <w:num w:numId="10">
    <w:abstractNumId w:val="26"/>
  </w:num>
  <w:num w:numId="11">
    <w:abstractNumId w:val="7"/>
  </w:num>
  <w:num w:numId="12">
    <w:abstractNumId w:val="19"/>
  </w:num>
  <w:num w:numId="13">
    <w:abstractNumId w:val="24"/>
  </w:num>
  <w:num w:numId="14">
    <w:abstractNumId w:val="25"/>
  </w:num>
  <w:num w:numId="15">
    <w:abstractNumId w:val="14"/>
  </w:num>
  <w:num w:numId="16">
    <w:abstractNumId w:val="20"/>
  </w:num>
  <w:num w:numId="17">
    <w:abstractNumId w:val="12"/>
  </w:num>
  <w:num w:numId="18">
    <w:abstractNumId w:val="22"/>
  </w:num>
  <w:num w:numId="19">
    <w:abstractNumId w:val="23"/>
  </w:num>
  <w:num w:numId="20">
    <w:abstractNumId w:val="5"/>
  </w:num>
  <w:num w:numId="21">
    <w:abstractNumId w:val="16"/>
  </w:num>
  <w:num w:numId="22">
    <w:abstractNumId w:val="21"/>
  </w:num>
  <w:num w:numId="23">
    <w:abstractNumId w:val="6"/>
  </w:num>
  <w:num w:numId="24">
    <w:abstractNumId w:val="13"/>
  </w:num>
  <w:num w:numId="25">
    <w:abstractNumId w:val="18"/>
  </w:num>
  <w:num w:numId="26">
    <w:abstractNumId w:val="10"/>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33DBE"/>
    <w:rsid w:val="00035004"/>
    <w:rsid w:val="000403C5"/>
    <w:rsid w:val="000475FD"/>
    <w:rsid w:val="000652FB"/>
    <w:rsid w:val="000726BD"/>
    <w:rsid w:val="00074922"/>
    <w:rsid w:val="000770A0"/>
    <w:rsid w:val="00086D32"/>
    <w:rsid w:val="00091E6B"/>
    <w:rsid w:val="00095C0E"/>
    <w:rsid w:val="000A6583"/>
    <w:rsid w:val="000B1D48"/>
    <w:rsid w:val="000B2B06"/>
    <w:rsid w:val="000B6B26"/>
    <w:rsid w:val="000D0996"/>
    <w:rsid w:val="000D1C61"/>
    <w:rsid w:val="000D2772"/>
    <w:rsid w:val="000E025A"/>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90C6A"/>
    <w:rsid w:val="00190DFB"/>
    <w:rsid w:val="001A4379"/>
    <w:rsid w:val="001A5860"/>
    <w:rsid w:val="001C2958"/>
    <w:rsid w:val="001D4295"/>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4083"/>
    <w:rsid w:val="00287A93"/>
    <w:rsid w:val="002904AA"/>
    <w:rsid w:val="002926A2"/>
    <w:rsid w:val="0029334E"/>
    <w:rsid w:val="002A65C5"/>
    <w:rsid w:val="002B4A9C"/>
    <w:rsid w:val="002C3713"/>
    <w:rsid w:val="002D3BB5"/>
    <w:rsid w:val="002E31AC"/>
    <w:rsid w:val="00324C3F"/>
    <w:rsid w:val="00327021"/>
    <w:rsid w:val="0033092D"/>
    <w:rsid w:val="00333F83"/>
    <w:rsid w:val="00340AF3"/>
    <w:rsid w:val="00370F69"/>
    <w:rsid w:val="00372A2C"/>
    <w:rsid w:val="00392AAC"/>
    <w:rsid w:val="00392DD5"/>
    <w:rsid w:val="003A1C09"/>
    <w:rsid w:val="003A4730"/>
    <w:rsid w:val="003A4E10"/>
    <w:rsid w:val="003A6F61"/>
    <w:rsid w:val="003A733F"/>
    <w:rsid w:val="003C066C"/>
    <w:rsid w:val="003D6FCA"/>
    <w:rsid w:val="003E79CF"/>
    <w:rsid w:val="003F69CD"/>
    <w:rsid w:val="00404B7F"/>
    <w:rsid w:val="00404CCC"/>
    <w:rsid w:val="004057C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7176"/>
    <w:rsid w:val="004B0D51"/>
    <w:rsid w:val="004C532A"/>
    <w:rsid w:val="004C78D5"/>
    <w:rsid w:val="004D4189"/>
    <w:rsid w:val="004D4819"/>
    <w:rsid w:val="004D7A3F"/>
    <w:rsid w:val="004E3B8A"/>
    <w:rsid w:val="004E59DE"/>
    <w:rsid w:val="004E68C8"/>
    <w:rsid w:val="004F2B35"/>
    <w:rsid w:val="0050288A"/>
    <w:rsid w:val="00503C11"/>
    <w:rsid w:val="00504E1F"/>
    <w:rsid w:val="00513713"/>
    <w:rsid w:val="005153D1"/>
    <w:rsid w:val="0052662C"/>
    <w:rsid w:val="005330C6"/>
    <w:rsid w:val="00535244"/>
    <w:rsid w:val="00541584"/>
    <w:rsid w:val="00546DAC"/>
    <w:rsid w:val="00555720"/>
    <w:rsid w:val="005615F2"/>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E5445"/>
    <w:rsid w:val="005F57D3"/>
    <w:rsid w:val="005F68F4"/>
    <w:rsid w:val="00617DA9"/>
    <w:rsid w:val="00621C4D"/>
    <w:rsid w:val="006225C4"/>
    <w:rsid w:val="006308FE"/>
    <w:rsid w:val="006420C1"/>
    <w:rsid w:val="00647454"/>
    <w:rsid w:val="006505CF"/>
    <w:rsid w:val="00655A80"/>
    <w:rsid w:val="006637BE"/>
    <w:rsid w:val="00687B2D"/>
    <w:rsid w:val="006917E9"/>
    <w:rsid w:val="006A22F7"/>
    <w:rsid w:val="006A297D"/>
    <w:rsid w:val="006B41D2"/>
    <w:rsid w:val="006C220E"/>
    <w:rsid w:val="006C3B28"/>
    <w:rsid w:val="006C578D"/>
    <w:rsid w:val="006C7F9E"/>
    <w:rsid w:val="006F125E"/>
    <w:rsid w:val="007033DF"/>
    <w:rsid w:val="007049AA"/>
    <w:rsid w:val="00704DB4"/>
    <w:rsid w:val="00710352"/>
    <w:rsid w:val="00721889"/>
    <w:rsid w:val="007240BF"/>
    <w:rsid w:val="00746371"/>
    <w:rsid w:val="00754AA4"/>
    <w:rsid w:val="00766CE0"/>
    <w:rsid w:val="00767B09"/>
    <w:rsid w:val="00774A2F"/>
    <w:rsid w:val="007753CC"/>
    <w:rsid w:val="007823E8"/>
    <w:rsid w:val="0078282F"/>
    <w:rsid w:val="00786776"/>
    <w:rsid w:val="007B6628"/>
    <w:rsid w:val="007C2540"/>
    <w:rsid w:val="007D405A"/>
    <w:rsid w:val="007D79A8"/>
    <w:rsid w:val="007E2DDB"/>
    <w:rsid w:val="007F2776"/>
    <w:rsid w:val="007F2E94"/>
    <w:rsid w:val="00802FF3"/>
    <w:rsid w:val="00825D7F"/>
    <w:rsid w:val="00831195"/>
    <w:rsid w:val="008369DA"/>
    <w:rsid w:val="00837449"/>
    <w:rsid w:val="00837823"/>
    <w:rsid w:val="00837BED"/>
    <w:rsid w:val="008560BD"/>
    <w:rsid w:val="008604FA"/>
    <w:rsid w:val="00861F95"/>
    <w:rsid w:val="00865056"/>
    <w:rsid w:val="008702DF"/>
    <w:rsid w:val="0088505A"/>
    <w:rsid w:val="008C4355"/>
    <w:rsid w:val="008D4C71"/>
    <w:rsid w:val="008E47ED"/>
    <w:rsid w:val="008E74E4"/>
    <w:rsid w:val="008F16CC"/>
    <w:rsid w:val="008F4BF1"/>
    <w:rsid w:val="00930989"/>
    <w:rsid w:val="009369F0"/>
    <w:rsid w:val="0094392F"/>
    <w:rsid w:val="00944F56"/>
    <w:rsid w:val="009562FE"/>
    <w:rsid w:val="00962686"/>
    <w:rsid w:val="00965BB3"/>
    <w:rsid w:val="0097328C"/>
    <w:rsid w:val="0097461F"/>
    <w:rsid w:val="009A049A"/>
    <w:rsid w:val="009A39CD"/>
    <w:rsid w:val="009B05EF"/>
    <w:rsid w:val="009B5FDE"/>
    <w:rsid w:val="009B7FBF"/>
    <w:rsid w:val="009D6D18"/>
    <w:rsid w:val="009D7F14"/>
    <w:rsid w:val="009E0A7C"/>
    <w:rsid w:val="009E24D0"/>
    <w:rsid w:val="009E4831"/>
    <w:rsid w:val="009E51A9"/>
    <w:rsid w:val="009F50E6"/>
    <w:rsid w:val="009F58BA"/>
    <w:rsid w:val="00A24BCB"/>
    <w:rsid w:val="00A265E3"/>
    <w:rsid w:val="00A3140A"/>
    <w:rsid w:val="00A32876"/>
    <w:rsid w:val="00A4140B"/>
    <w:rsid w:val="00A50C95"/>
    <w:rsid w:val="00A62E0E"/>
    <w:rsid w:val="00A653F4"/>
    <w:rsid w:val="00A750E4"/>
    <w:rsid w:val="00A757D2"/>
    <w:rsid w:val="00A84171"/>
    <w:rsid w:val="00A8510A"/>
    <w:rsid w:val="00A90B9C"/>
    <w:rsid w:val="00A95F86"/>
    <w:rsid w:val="00AA1021"/>
    <w:rsid w:val="00AA659C"/>
    <w:rsid w:val="00AA65CD"/>
    <w:rsid w:val="00AB12F1"/>
    <w:rsid w:val="00AB1A1D"/>
    <w:rsid w:val="00AE3E3C"/>
    <w:rsid w:val="00AE71C4"/>
    <w:rsid w:val="00AF0988"/>
    <w:rsid w:val="00AF6D47"/>
    <w:rsid w:val="00AF79A7"/>
    <w:rsid w:val="00B03DFB"/>
    <w:rsid w:val="00B053AF"/>
    <w:rsid w:val="00B10A01"/>
    <w:rsid w:val="00B11376"/>
    <w:rsid w:val="00B12B53"/>
    <w:rsid w:val="00B1347D"/>
    <w:rsid w:val="00B23CD1"/>
    <w:rsid w:val="00B247D4"/>
    <w:rsid w:val="00B26C50"/>
    <w:rsid w:val="00B30857"/>
    <w:rsid w:val="00B460DE"/>
    <w:rsid w:val="00B50658"/>
    <w:rsid w:val="00B518A2"/>
    <w:rsid w:val="00B53112"/>
    <w:rsid w:val="00B5441F"/>
    <w:rsid w:val="00B60D08"/>
    <w:rsid w:val="00B679AD"/>
    <w:rsid w:val="00B81D07"/>
    <w:rsid w:val="00B82A51"/>
    <w:rsid w:val="00B8597A"/>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2829"/>
    <w:rsid w:val="00C83B8D"/>
    <w:rsid w:val="00C83C04"/>
    <w:rsid w:val="00C843F6"/>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33C71"/>
    <w:rsid w:val="00D4051C"/>
    <w:rsid w:val="00D42976"/>
    <w:rsid w:val="00D5127B"/>
    <w:rsid w:val="00D54534"/>
    <w:rsid w:val="00D7488F"/>
    <w:rsid w:val="00D82C87"/>
    <w:rsid w:val="00D85A69"/>
    <w:rsid w:val="00D91A13"/>
    <w:rsid w:val="00D922ED"/>
    <w:rsid w:val="00D96391"/>
    <w:rsid w:val="00DA1181"/>
    <w:rsid w:val="00DA198D"/>
    <w:rsid w:val="00DB3F4B"/>
    <w:rsid w:val="00DC1980"/>
    <w:rsid w:val="00DD3C11"/>
    <w:rsid w:val="00DE5EC8"/>
    <w:rsid w:val="00DF773C"/>
    <w:rsid w:val="00E06617"/>
    <w:rsid w:val="00E1544A"/>
    <w:rsid w:val="00E25BFB"/>
    <w:rsid w:val="00E26FE4"/>
    <w:rsid w:val="00E27044"/>
    <w:rsid w:val="00E2707C"/>
    <w:rsid w:val="00E50E40"/>
    <w:rsid w:val="00E60B86"/>
    <w:rsid w:val="00E629AF"/>
    <w:rsid w:val="00E76CB6"/>
    <w:rsid w:val="00E97680"/>
    <w:rsid w:val="00EB0B49"/>
    <w:rsid w:val="00EB3BCD"/>
    <w:rsid w:val="00EC1AE3"/>
    <w:rsid w:val="00ED09BE"/>
    <w:rsid w:val="00EE11ED"/>
    <w:rsid w:val="00EE2800"/>
    <w:rsid w:val="00EF4122"/>
    <w:rsid w:val="00F0187F"/>
    <w:rsid w:val="00F0691E"/>
    <w:rsid w:val="00F07985"/>
    <w:rsid w:val="00F11114"/>
    <w:rsid w:val="00F1267D"/>
    <w:rsid w:val="00F134DD"/>
    <w:rsid w:val="00F21045"/>
    <w:rsid w:val="00F2672C"/>
    <w:rsid w:val="00F30B43"/>
    <w:rsid w:val="00F42C7A"/>
    <w:rsid w:val="00F45B6B"/>
    <w:rsid w:val="00F46AD5"/>
    <w:rsid w:val="00F603CB"/>
    <w:rsid w:val="00F651BD"/>
    <w:rsid w:val="00F67DA8"/>
    <w:rsid w:val="00F872A5"/>
    <w:rsid w:val="00F90692"/>
    <w:rsid w:val="00FB45AE"/>
    <w:rsid w:val="00FC3EB2"/>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4FECC898-DEE8-4B4D-9701-14F432D45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3</TotalTime>
  <Pages>61</Pages>
  <Words>16192</Words>
  <Characters>92299</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34</cp:revision>
  <dcterms:created xsi:type="dcterms:W3CDTF">2012-09-30T15:50:00Z</dcterms:created>
  <dcterms:modified xsi:type="dcterms:W3CDTF">2013-04-07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